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6DC7F" w14:textId="77777777" w:rsidR="00DF4DB5" w:rsidRPr="00036CE7" w:rsidRDefault="00DF4DB5" w:rsidP="00DF4DB5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036CE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Supplementary </w:t>
      </w:r>
    </w:p>
    <w:p w14:paraId="2F05FAA2" w14:textId="77777777" w:rsidR="00DF4DB5" w:rsidRPr="000A0BD7" w:rsidRDefault="00396245" w:rsidP="00DF4DB5">
      <w:pPr>
        <w:pStyle w:val="ListParagraph"/>
        <w:numPr>
          <w:ilvl w:val="0"/>
          <w:numId w:val="1"/>
        </w:num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Hidden Markov Models (HMMER) Profile Construction</w:t>
      </w:r>
    </w:p>
    <w:p w14:paraId="136CF47E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 xml:space="preserve">For the first step, the training datasets were aligned using the 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Clustalo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 xml:space="preserve"> alignment tool </w:t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fldChar w:fldCharType="begin"/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Fang&lt;/Author&gt;&lt;Year&gt;2018&lt;/Year&gt;&lt;RecNum&gt;1208&lt;/RecNum&gt;&lt;DisplayText&gt;[18]&lt;/DisplayText&gt;&lt;record&gt;&lt;rec-number&gt;1208&lt;/rec-number&gt;&lt;foreign-keys&gt;&lt;key app="EN" db-id="ta25fzpxm5d0seeedfop9ff8zet522t2vtwf" timestamp="1577205060"&gt;1208&lt;/key&gt;&lt;/foreign-keys&gt;&lt;ref-type name="Thesis"&gt;32&lt;/ref-type&gt;&lt;contributors&gt;&lt;authors&gt;&lt;author&gt;Fang, Qixun&lt;/author&gt;&lt;/authors&gt;&lt;/contributors&gt;&lt;titles&gt;&lt;title&gt;Predicting Functional Alterations Caused By Non-synonymous Variants in CHO Using Models Based on Phylogenetic Tree and Evolutionary Preservation&lt;/title&gt;&lt;/titles&gt;&lt;dates&gt;&lt;year&gt;2018&lt;/year&gt;&lt;/dates&gt;&lt;publisher&gt;University of Sheffield&lt;/publisher&gt;&lt;urls&gt;&lt;/urls&gt;&lt;/record&gt;&lt;/Cite&gt;&lt;/EndNote&gt;</w:instrText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fldChar w:fldCharType="separate"/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[18]</w:t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fldChar w:fldCharType="end"/>
      </w: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. The alignment was carried out using the command line:</w:t>
      </w:r>
    </w:p>
    <w:tbl>
      <w:tblPr>
        <w:tblW w:w="9498" w:type="dxa"/>
        <w:tblInd w:w="-5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9498"/>
      </w:tblGrid>
      <w:tr w:rsidR="00DF4DB5" w:rsidRPr="000A0BD7" w14:paraId="6334B438" w14:textId="77777777" w:rsidTr="00BA0956">
        <w:trPr>
          <w:trHeight w:val="870"/>
        </w:trPr>
        <w:tc>
          <w:tcPr>
            <w:tcW w:w="95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EC3EDE" w14:textId="77777777" w:rsidR="00DF4DB5" w:rsidRPr="000A0BD7" w:rsidRDefault="00DF4DB5" w:rsidP="00BA0956">
            <w:pPr>
              <w:spacing w:line="240" w:lineRule="auto"/>
              <w:ind w:left="156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Clustalo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–i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ACTrainings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.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Fasta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–o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ACTrainings.sto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--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outfmt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=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st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……………………………………………………………………………………………(i)</w:t>
            </w:r>
          </w:p>
        </w:tc>
      </w:tr>
    </w:tbl>
    <w:p w14:paraId="77F2C5EC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The command line simply states &lt;&lt;do an alignment of the sequences which are in the upper case found in the input file “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dataset.fasta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 xml:space="preserve">” with the 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Fasta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 xml:space="preserve">, using 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Clustalo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 xml:space="preserve"> as multiple alignment tools and GCG Postscript output for graphical printing&gt;&gt;. The output of the command results in the construction of aligned sequences, called “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dataset.msf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”. The aligned sequences was used as input in the next step.</w:t>
      </w:r>
    </w:p>
    <w:p w14:paraId="379FD90F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The next step enhances the construction of the profiles of the target class sequences by showing the common motifs/signatures within the profiles. To achieve this, the “Build profiles” was run using the following command:</w:t>
      </w:r>
    </w:p>
    <w:tbl>
      <w:tblPr>
        <w:tblW w:w="9639" w:type="dxa"/>
        <w:tblInd w:w="-5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9639"/>
      </w:tblGrid>
      <w:tr w:rsidR="00DF4DB5" w:rsidRPr="000A0BD7" w14:paraId="42906F1C" w14:textId="77777777" w:rsidTr="00BA0956">
        <w:trPr>
          <w:trHeight w:val="915"/>
        </w:trPr>
        <w:tc>
          <w:tcPr>
            <w:tcW w:w="96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56E4B3" w14:textId="77777777" w:rsidR="00DF4DB5" w:rsidRPr="000A0BD7" w:rsidRDefault="00DF4DB5" w:rsidP="00BA0956">
            <w:pPr>
              <w:spacing w:line="240" w:lineRule="auto"/>
              <w:ind w:left="141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hmmbuild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ACTrainings.hmm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ACTrainings.sto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………………………………………….(ii)</w:t>
            </w:r>
          </w:p>
        </w:tc>
      </w:tr>
    </w:tbl>
    <w:p w14:paraId="3A0354F9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The resulting profiles “</w:t>
      </w:r>
      <w:proofErr w:type="spellStart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dataset.hmm</w:t>
      </w:r>
      <w:proofErr w:type="spellEnd"/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” was used in evaluating the profiles performance by testing the created profiles on an independent AMP dataset.</w:t>
      </w:r>
    </w:p>
    <w:p w14:paraId="2CDF9918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eastAsia="MinionPro-Regular" w:hAnsi="Times New Roman" w:cs="Times New Roman"/>
          <w:color w:val="000000"/>
          <w:sz w:val="24"/>
          <w:szCs w:val="24"/>
          <w:lang w:val="en-US"/>
        </w:rPr>
        <w:t>The independent testing of each created profile was performed in a step called “Query profiles”. The testing data were queried against the created profiles using the command line, with an E-value threshold of 95% or 0.05:</w:t>
      </w:r>
    </w:p>
    <w:tbl>
      <w:tblPr>
        <w:tblW w:w="8745" w:type="dxa"/>
        <w:tblInd w:w="-71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745"/>
      </w:tblGrid>
      <w:tr w:rsidR="00DF4DB5" w:rsidRPr="000A0BD7" w14:paraId="53FF737D" w14:textId="77777777" w:rsidTr="00BA0956">
        <w:trPr>
          <w:trHeight w:val="810"/>
        </w:trPr>
        <w:tc>
          <w:tcPr>
            <w:tcW w:w="93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00EFE2" w14:textId="77777777" w:rsidR="00DF4DB5" w:rsidRPr="000A0BD7" w:rsidRDefault="00DF4DB5" w:rsidP="00BA0956">
            <w:pPr>
              <w:spacing w:line="240" w:lineRule="auto"/>
              <w:ind w:left="66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Hmmsearch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–E5e-2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ACTrainings.hmm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profile query.txt &gt; resultfile.txt …… ……………………………………(iv)</w:t>
            </w:r>
          </w:p>
        </w:tc>
      </w:tr>
    </w:tbl>
    <w:p w14:paraId="09FE59B5" w14:textId="77777777" w:rsidR="00DF4DB5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7DC41951" w14:textId="77777777" w:rsidR="009C6C8C" w:rsidRPr="000A0BD7" w:rsidRDefault="009C6C8C" w:rsidP="00A5099F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9C6C8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igure S1: </w:t>
      </w:r>
      <w:r w:rsidRPr="009C6C8C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Hidden Markov Models (HMMER) Profile Construction</w:t>
      </w:r>
    </w:p>
    <w:p w14:paraId="670C2AD7" w14:textId="77777777" w:rsidR="00DF4DB5" w:rsidRPr="00A5099F" w:rsidRDefault="00396245" w:rsidP="00A5099F">
      <w:pPr>
        <w:pStyle w:val="ListParagraph"/>
        <w:numPr>
          <w:ilvl w:val="0"/>
          <w:numId w:val="1"/>
        </w:num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Discovery of Novel anticancer AMPs</w:t>
      </w:r>
    </w:p>
    <w:tbl>
      <w:tblPr>
        <w:tblW w:w="8589" w:type="dxa"/>
        <w:tblInd w:w="-5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89"/>
      </w:tblGrid>
      <w:tr w:rsidR="00DF4DB5" w:rsidRPr="000A0BD7" w14:paraId="66C1A445" w14:textId="77777777" w:rsidTr="00BA0956">
        <w:trPr>
          <w:trHeight w:val="855"/>
        </w:trPr>
        <w:tc>
          <w:tcPr>
            <w:tcW w:w="99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D46208" w14:textId="77777777" w:rsidR="00DF4DB5" w:rsidRPr="000A0BD7" w:rsidRDefault="00DF4DB5" w:rsidP="00BA0956">
            <w:pPr>
              <w:spacing w:line="240" w:lineRule="auto"/>
              <w:ind w:left="126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The discovery stage command line is given as 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ollows:</w:t>
            </w:r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msearch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–E 5e-2 </w:t>
            </w:r>
            <w:proofErr w:type="spellStart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>FOTrainings.hmm</w:t>
            </w:r>
            <w:proofErr w:type="spellEnd"/>
            <w:r w:rsidRPr="000A0BD7">
              <w:rPr>
                <w:rFonts w:ascii="Times New Roman" w:eastAsia="MinionPro-Regular" w:hAnsi="Times New Roman" w:cs="Times New Roman"/>
                <w:color w:val="000000"/>
                <w:sz w:val="24"/>
                <w:szCs w:val="24"/>
                <w:lang w:val="en-US"/>
              </w:rPr>
              <w:t xml:space="preserve"> target pathogen query.txt &gt; resultfile.txt …...............………………………………………………………………………….(v)</w:t>
            </w:r>
          </w:p>
        </w:tc>
      </w:tr>
    </w:tbl>
    <w:p w14:paraId="2DC7E354" w14:textId="77777777" w:rsidR="00DF4DB5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6868D572" w14:textId="77777777" w:rsidR="00A5099F" w:rsidRDefault="00A5099F" w:rsidP="00A5099F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igure S2: </w:t>
      </w: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Discovery of Novel anticancer AMPs</w:t>
      </w:r>
    </w:p>
    <w:p w14:paraId="18D15EA4" w14:textId="77777777" w:rsidR="00A5099F" w:rsidRDefault="00A5099F" w:rsidP="00A5099F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33288675" w14:textId="77777777" w:rsidR="00A5099F" w:rsidRDefault="00A5099F" w:rsidP="00A5099F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34BAF7EB" w14:textId="77777777" w:rsidR="00A5099F" w:rsidRPr="00A5099F" w:rsidRDefault="00A5099F" w:rsidP="00A5099F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03C5BBCE" w14:textId="77777777" w:rsidR="00A5099F" w:rsidRPr="000A0BD7" w:rsidRDefault="00A5099F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53C2819C" w14:textId="77777777" w:rsidR="00DF4DB5" w:rsidRPr="00396245" w:rsidRDefault="00396245" w:rsidP="00A5099F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396245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Table S1</w:t>
      </w:r>
      <w:r w:rsidR="00DF4DB5" w:rsidRPr="00396245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:</w:t>
      </w:r>
      <w:r w:rsidR="00DF4DB5" w:rsidRPr="0039624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scovery of Putative Anticancer AMPs</w:t>
      </w:r>
    </w:p>
    <w:tbl>
      <w:tblPr>
        <w:tblStyle w:val="ListTable6Colorful"/>
        <w:tblW w:w="0" w:type="dxa"/>
        <w:tblLayout w:type="fixed"/>
        <w:tblLook w:val="04A0" w:firstRow="1" w:lastRow="0" w:firstColumn="1" w:lastColumn="0" w:noHBand="0" w:noVBand="1"/>
      </w:tblPr>
      <w:tblGrid>
        <w:gridCol w:w="1994"/>
        <w:gridCol w:w="1994"/>
        <w:gridCol w:w="1994"/>
        <w:gridCol w:w="1994"/>
        <w:gridCol w:w="1994"/>
      </w:tblGrid>
      <w:tr w:rsidR="00DF4DB5" w:rsidRPr="000A0BD7" w14:paraId="3DC5A9AD" w14:textId="77777777" w:rsidTr="00BA09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67F32B37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b w:val="0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lang w:val="en-US"/>
              </w:rPr>
              <w:t>AMPs</w:t>
            </w:r>
          </w:p>
        </w:tc>
        <w:tc>
          <w:tcPr>
            <w:tcW w:w="1994" w:type="dxa"/>
            <w:shd w:val="clear" w:color="auto" w:fill="auto"/>
            <w:hideMark/>
          </w:tcPr>
          <w:p w14:paraId="76CDCC3F" w14:textId="77777777" w:rsidR="00DF4DB5" w:rsidRPr="000A0BD7" w:rsidRDefault="00DF4DB5" w:rsidP="00BA0956">
            <w:pPr>
              <w:pStyle w:val="TableContents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lang w:val="en-US"/>
              </w:rPr>
              <w:t>Organism Discovered</w:t>
            </w:r>
          </w:p>
        </w:tc>
        <w:tc>
          <w:tcPr>
            <w:tcW w:w="1994" w:type="dxa"/>
            <w:shd w:val="clear" w:color="auto" w:fill="auto"/>
            <w:hideMark/>
          </w:tcPr>
          <w:p w14:paraId="502182F9" w14:textId="77777777" w:rsidR="00DF4DB5" w:rsidRPr="000A0BD7" w:rsidRDefault="00DF4DB5" w:rsidP="00BA0956">
            <w:pPr>
              <w:pStyle w:val="TableContents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lang w:val="en-US"/>
              </w:rPr>
              <w:t>Amino acid sequences</w:t>
            </w:r>
          </w:p>
        </w:tc>
        <w:tc>
          <w:tcPr>
            <w:tcW w:w="1994" w:type="dxa"/>
            <w:shd w:val="clear" w:color="auto" w:fill="auto"/>
            <w:hideMark/>
          </w:tcPr>
          <w:p w14:paraId="30AA6E7D" w14:textId="77777777" w:rsidR="00DF4DB5" w:rsidRPr="000A0BD7" w:rsidRDefault="00DF4DB5" w:rsidP="00BA0956">
            <w:pPr>
              <w:pStyle w:val="TableContents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lang w:val="en-US"/>
              </w:rPr>
              <w:t>E values</w:t>
            </w:r>
          </w:p>
        </w:tc>
        <w:tc>
          <w:tcPr>
            <w:tcW w:w="1994" w:type="dxa"/>
            <w:shd w:val="clear" w:color="auto" w:fill="auto"/>
            <w:hideMark/>
          </w:tcPr>
          <w:p w14:paraId="155D77B2" w14:textId="77777777" w:rsidR="00DF4DB5" w:rsidRPr="000A0BD7" w:rsidRDefault="00DF4DB5" w:rsidP="00BA0956">
            <w:pPr>
              <w:pStyle w:val="TableContents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lang w:val="en-US"/>
              </w:rPr>
              <w:t>Bit scores</w:t>
            </w:r>
          </w:p>
        </w:tc>
      </w:tr>
      <w:tr w:rsidR="00DF4DB5" w:rsidRPr="000A0BD7" w14:paraId="519CECAC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630B2CA9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BOO1</w:t>
            </w:r>
          </w:p>
        </w:tc>
        <w:tc>
          <w:tcPr>
            <w:tcW w:w="1994" w:type="dxa"/>
            <w:shd w:val="clear" w:color="auto" w:fill="auto"/>
            <w:hideMark/>
          </w:tcPr>
          <w:p w14:paraId="3EBD2EEE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Homo sapiens</w:t>
            </w:r>
          </w:p>
        </w:tc>
        <w:tc>
          <w:tcPr>
            <w:tcW w:w="1994" w:type="dxa"/>
            <w:shd w:val="clear" w:color="auto" w:fill="auto"/>
            <w:hideMark/>
          </w:tcPr>
          <w:p w14:paraId="7ABE2AA3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FLALLGDFFRKSKP----IGKEFKRIVQRIKDFLRNLVPRTES</w:t>
            </w:r>
          </w:p>
        </w:tc>
        <w:tc>
          <w:tcPr>
            <w:tcW w:w="1994" w:type="dxa"/>
            <w:shd w:val="clear" w:color="auto" w:fill="auto"/>
            <w:hideMark/>
          </w:tcPr>
          <w:p w14:paraId="6C76A8AC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1.2e-06</w:t>
            </w:r>
          </w:p>
        </w:tc>
        <w:tc>
          <w:tcPr>
            <w:tcW w:w="1994" w:type="dxa"/>
            <w:shd w:val="clear" w:color="auto" w:fill="auto"/>
            <w:hideMark/>
          </w:tcPr>
          <w:p w14:paraId="1F31B942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30.9</w:t>
            </w:r>
          </w:p>
        </w:tc>
      </w:tr>
      <w:tr w:rsidR="00DF4DB5" w:rsidRPr="000A0BD7" w14:paraId="6F62E1DC" w14:textId="77777777" w:rsidTr="00BA09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0C305835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BOO2</w:t>
            </w:r>
          </w:p>
        </w:tc>
        <w:tc>
          <w:tcPr>
            <w:tcW w:w="1994" w:type="dxa"/>
            <w:shd w:val="clear" w:color="auto" w:fill="auto"/>
            <w:hideMark/>
          </w:tcPr>
          <w:p w14:paraId="35B494F0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 xml:space="preserve">Gorilla 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gorilla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6BC2910E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FLALLGDFFRKAKP----IGKESKRIVQRIKDFLRNLVPRTES</w:t>
            </w:r>
          </w:p>
        </w:tc>
        <w:tc>
          <w:tcPr>
            <w:tcW w:w="1994" w:type="dxa"/>
            <w:shd w:val="clear" w:color="auto" w:fill="auto"/>
            <w:hideMark/>
          </w:tcPr>
          <w:p w14:paraId="2243A612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1.2e-06</w:t>
            </w:r>
          </w:p>
        </w:tc>
        <w:tc>
          <w:tcPr>
            <w:tcW w:w="1994" w:type="dxa"/>
            <w:shd w:val="clear" w:color="auto" w:fill="auto"/>
            <w:hideMark/>
          </w:tcPr>
          <w:p w14:paraId="1846CE3E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30.9</w:t>
            </w:r>
          </w:p>
        </w:tc>
      </w:tr>
      <w:tr w:rsidR="00DF4DB5" w:rsidRPr="000A0BD7" w14:paraId="75597030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3F7F9DBF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BOO3</w:t>
            </w:r>
          </w:p>
        </w:tc>
        <w:tc>
          <w:tcPr>
            <w:tcW w:w="1994" w:type="dxa"/>
            <w:shd w:val="clear" w:color="auto" w:fill="auto"/>
            <w:hideMark/>
          </w:tcPr>
          <w:p w14:paraId="1DD386B9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Mus musculus</w:t>
            </w:r>
          </w:p>
        </w:tc>
        <w:tc>
          <w:tcPr>
            <w:tcW w:w="1994" w:type="dxa"/>
            <w:shd w:val="clear" w:color="auto" w:fill="auto"/>
            <w:hideMark/>
          </w:tcPr>
          <w:p w14:paraId="56E434FB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RFKKILSRLAGLLRKGGP----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IGEkLKKIGQKIKNFFQKLVPQPE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0BD16FDB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1.9e-06</w:t>
            </w:r>
          </w:p>
        </w:tc>
        <w:tc>
          <w:tcPr>
            <w:tcW w:w="1994" w:type="dxa"/>
            <w:shd w:val="clear" w:color="auto" w:fill="auto"/>
            <w:hideMark/>
          </w:tcPr>
          <w:p w14:paraId="7CBCE2E5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30.5</w:t>
            </w:r>
          </w:p>
        </w:tc>
      </w:tr>
      <w:tr w:rsidR="00DF4DB5" w:rsidRPr="000A0BD7" w14:paraId="62F1B5B4" w14:textId="77777777" w:rsidTr="00BA09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0331CB2A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BOO4</w:t>
            </w:r>
          </w:p>
        </w:tc>
        <w:tc>
          <w:tcPr>
            <w:tcW w:w="1994" w:type="dxa"/>
            <w:shd w:val="clear" w:color="auto" w:fill="auto"/>
            <w:hideMark/>
          </w:tcPr>
          <w:p w14:paraId="284BC920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Echinops</w:t>
            </w:r>
            <w:proofErr w:type="spellEnd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 xml:space="preserve"> 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telfairi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7E6F934F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TGSFDITCDQPQRV----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GRLGEFFRRSGPHVEKIGQKLEQIGQRiKDFFQNLAPRVE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197347DF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6.8e-05</w:t>
            </w:r>
          </w:p>
        </w:tc>
        <w:tc>
          <w:tcPr>
            <w:tcW w:w="1994" w:type="dxa"/>
            <w:shd w:val="clear" w:color="auto" w:fill="auto"/>
            <w:hideMark/>
          </w:tcPr>
          <w:p w14:paraId="7698E763" w14:textId="77777777" w:rsidR="00DF4DB5" w:rsidRPr="000A0BD7" w:rsidRDefault="00DF4DB5" w:rsidP="00BA0956">
            <w:pPr>
              <w:pStyle w:val="TableContents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27.0</w:t>
            </w:r>
          </w:p>
        </w:tc>
      </w:tr>
      <w:tr w:rsidR="00DF4DB5" w:rsidRPr="000A0BD7" w14:paraId="69B7241B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  <w:shd w:val="clear" w:color="auto" w:fill="auto"/>
            <w:hideMark/>
          </w:tcPr>
          <w:p w14:paraId="6DD4943A" w14:textId="77777777" w:rsidR="00DF4DB5" w:rsidRPr="000A0BD7" w:rsidRDefault="00DF4DB5" w:rsidP="00BA0956">
            <w:pPr>
              <w:pStyle w:val="TableContents"/>
              <w:jc w:val="both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BOO5</w:t>
            </w:r>
          </w:p>
        </w:tc>
        <w:tc>
          <w:tcPr>
            <w:tcW w:w="1994" w:type="dxa"/>
            <w:shd w:val="clear" w:color="auto" w:fill="auto"/>
            <w:hideMark/>
          </w:tcPr>
          <w:p w14:paraId="0F476D1C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 xml:space="preserve">Erinaceus 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europaeus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42317E59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LFGRLRDLIKKGTP----</w:t>
            </w:r>
            <w:proofErr w:type="spellStart"/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IGRKLRKVGQQiKDFIRNLRPREE</w:t>
            </w:r>
            <w:proofErr w:type="spellEnd"/>
          </w:p>
        </w:tc>
        <w:tc>
          <w:tcPr>
            <w:tcW w:w="1994" w:type="dxa"/>
            <w:shd w:val="clear" w:color="auto" w:fill="auto"/>
            <w:hideMark/>
          </w:tcPr>
          <w:p w14:paraId="7FC8F87E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0.00057</w:t>
            </w:r>
          </w:p>
        </w:tc>
        <w:tc>
          <w:tcPr>
            <w:tcW w:w="1994" w:type="dxa"/>
            <w:shd w:val="clear" w:color="auto" w:fill="auto"/>
            <w:hideMark/>
          </w:tcPr>
          <w:p w14:paraId="5BF1E3A5" w14:textId="77777777" w:rsidR="00DF4DB5" w:rsidRPr="000A0BD7" w:rsidRDefault="00DF4DB5" w:rsidP="00BA0956">
            <w:pPr>
              <w:pStyle w:val="TableContents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lang w:val="en-US"/>
              </w:rPr>
              <w:t>23.8</w:t>
            </w:r>
          </w:p>
        </w:tc>
      </w:tr>
    </w:tbl>
    <w:p w14:paraId="31F1009E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05B17AF4" w14:textId="77777777" w:rsidR="00DF4DB5" w:rsidRPr="00A5099F" w:rsidRDefault="00A5099F" w:rsidP="00A5099F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3- D Structure of the putative anticancer AMPs and Cadherin-1</w:t>
      </w:r>
    </w:p>
    <w:p w14:paraId="04C6960C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7E82FD3B" wp14:editId="0239B95F">
            <wp:extent cx="360000" cy="985281"/>
            <wp:effectExtent l="0" t="0" r="2540" b="5715"/>
            <wp:docPr id="16" name="Picture 16" descr="C:\Users\hp123\Desktop\Cancer work\BO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123\Desktop\Cancer work\BOO1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" cy="985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7B892B94" wp14:editId="5859C434">
            <wp:extent cx="828000" cy="758345"/>
            <wp:effectExtent l="0" t="0" r="0" b="3810"/>
            <wp:docPr id="17" name="Picture 17" descr="C:\Users\hp123\Desktop\Cancer work\BOO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p123\Desktop\Cancer work\BOO2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8000" cy="758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06C8DDFA" wp14:editId="62F8868D">
            <wp:extent cx="720000" cy="441030"/>
            <wp:effectExtent l="0" t="0" r="4445" b="0"/>
            <wp:docPr id="18" name="Picture 18" descr="C:\Users\hp123\Desktop\Cancer work\BOO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123\Desktop\Cancer work\BOO3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441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734EBB0B" wp14:editId="2E6A7D73">
            <wp:extent cx="396000" cy="721287"/>
            <wp:effectExtent l="0" t="0" r="4445" b="3175"/>
            <wp:docPr id="19" name="Picture 19" descr="C:\Users\hp123\Desktop\Cancer work\BOO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123\Desktop\Cancer work\BOO4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" cy="721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465B6058" wp14:editId="3A8BF952">
            <wp:extent cx="504000" cy="450947"/>
            <wp:effectExtent l="0" t="0" r="0" b="6350"/>
            <wp:docPr id="20" name="Picture 20" descr="C:\Users\hp123\Desktop\Cancer work\BOO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123\Desktop\Cancer work\BOO5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" cy="450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</w:p>
    <w:p w14:paraId="5176EEB3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>BOO1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BOO2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BOO3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BOO4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BOO5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      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 </w:t>
      </w:r>
    </w:p>
    <w:p w14:paraId="5AB02689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26E8811A" wp14:editId="40AD92C5">
            <wp:extent cx="612000" cy="626748"/>
            <wp:effectExtent l="0" t="0" r="0" b="1905"/>
            <wp:docPr id="22" name="Picture 22" descr="C:\Users\hp123\Desktop\Cancer work\Cadherin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p123\Desktop\Cancer work\Cadherin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" cy="6267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C349FC" w14:textId="77777777" w:rsidR="00DF4DB5" w:rsidRPr="000A0BD7" w:rsidRDefault="00DF4DB5" w:rsidP="00DF4DB5">
      <w:pPr>
        <w:spacing w:line="240" w:lineRule="auto"/>
        <w:ind w:left="1440"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>Cadherin 1</w:t>
      </w:r>
    </w:p>
    <w:p w14:paraId="08FA17D3" w14:textId="77777777" w:rsidR="00DF4DB5" w:rsidRPr="00A5099F" w:rsidRDefault="00396245" w:rsidP="00A5099F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Figure S3</w:t>
      </w:r>
      <w:r w:rsidR="00DF4DB5"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:</w:t>
      </w:r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3-D Homology Model of the Putative Anticancer AMPs and Cadherin 1 by ITASSER and visualized using </w:t>
      </w:r>
      <w:proofErr w:type="spellStart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>PyMol</w:t>
      </w:r>
      <w:proofErr w:type="spellEnd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The Structure in TV red </w:t>
      </w:r>
      <w:proofErr w:type="spellStart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>colour</w:t>
      </w:r>
      <w:proofErr w:type="spellEnd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epicted the putative anticancer AMPs and the green </w:t>
      </w:r>
      <w:proofErr w:type="spellStart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>colour</w:t>
      </w:r>
      <w:proofErr w:type="spellEnd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presented the protein receptor, cadherin </w:t>
      </w:r>
      <w:proofErr w:type="gramStart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>1.Section</w:t>
      </w:r>
      <w:proofErr w:type="gramEnd"/>
      <w:r w:rsidR="00DF4DB5"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3.6:</w:t>
      </w:r>
    </w:p>
    <w:p w14:paraId="7D70B3DE" w14:textId="77777777" w:rsidR="00396245" w:rsidRDefault="00396245" w:rsidP="00DF4DB5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67B15105" w14:textId="77777777" w:rsidR="00396245" w:rsidRDefault="00396245" w:rsidP="00DF4DB5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187E12F2" w14:textId="77777777" w:rsidR="00396245" w:rsidRDefault="00396245" w:rsidP="00DF4DB5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37A9977F" w14:textId="619E71BD" w:rsidR="00DF4DB5" w:rsidRPr="00A5099F" w:rsidRDefault="00DF4DB5" w:rsidP="00A5099F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Table </w:t>
      </w:r>
      <w:r w:rsidR="00C14EDB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S</w:t>
      </w:r>
      <w:r w:rsidR="00A5099F"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2</w:t>
      </w: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:</w:t>
      </w:r>
      <w:r w:rsidRPr="00A509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otif </w:t>
      </w:r>
    </w:p>
    <w:tbl>
      <w:tblPr>
        <w:tblStyle w:val="ListTable6Colorful"/>
        <w:tblW w:w="0" w:type="auto"/>
        <w:tblLook w:val="04A0" w:firstRow="1" w:lastRow="0" w:firstColumn="1" w:lastColumn="0" w:noHBand="0" w:noVBand="1"/>
      </w:tblPr>
      <w:tblGrid>
        <w:gridCol w:w="1781"/>
        <w:gridCol w:w="1685"/>
        <w:gridCol w:w="1672"/>
        <w:gridCol w:w="1632"/>
        <w:gridCol w:w="1734"/>
      </w:tblGrid>
      <w:tr w:rsidR="00DF4DB5" w:rsidRPr="000A0BD7" w14:paraId="47348353" w14:textId="77777777" w:rsidTr="00BA09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0025A4DA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>Pfam</w:t>
            </w:r>
            <w:proofErr w:type="spellEnd"/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 xml:space="preserve"> ID</w:t>
            </w:r>
          </w:p>
        </w:tc>
        <w:tc>
          <w:tcPr>
            <w:tcW w:w="1803" w:type="dxa"/>
            <w:shd w:val="clear" w:color="auto" w:fill="auto"/>
          </w:tcPr>
          <w:p w14:paraId="3F31FE23" w14:textId="77777777" w:rsidR="00DF4DB5" w:rsidRPr="000A0BD7" w:rsidRDefault="00DF4DB5" w:rsidP="00BA095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>Pfam</w:t>
            </w:r>
            <w:proofErr w:type="spellEnd"/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 xml:space="preserve"> ID number</w:t>
            </w:r>
          </w:p>
        </w:tc>
        <w:tc>
          <w:tcPr>
            <w:tcW w:w="1803" w:type="dxa"/>
            <w:shd w:val="clear" w:color="auto" w:fill="auto"/>
          </w:tcPr>
          <w:p w14:paraId="7BEF4E5E" w14:textId="77777777" w:rsidR="00DF4DB5" w:rsidRPr="000A0BD7" w:rsidRDefault="00DF4DB5" w:rsidP="00BA095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>Position</w:t>
            </w:r>
          </w:p>
        </w:tc>
        <w:tc>
          <w:tcPr>
            <w:tcW w:w="1803" w:type="dxa"/>
            <w:shd w:val="clear" w:color="auto" w:fill="auto"/>
          </w:tcPr>
          <w:p w14:paraId="269E6995" w14:textId="77777777" w:rsidR="00DF4DB5" w:rsidRPr="000A0BD7" w:rsidRDefault="00DF4DB5" w:rsidP="00BA095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>E value</w:t>
            </w:r>
          </w:p>
        </w:tc>
        <w:tc>
          <w:tcPr>
            <w:tcW w:w="1804" w:type="dxa"/>
            <w:shd w:val="clear" w:color="auto" w:fill="auto"/>
          </w:tcPr>
          <w:p w14:paraId="26452F4E" w14:textId="77777777" w:rsidR="00DF4DB5" w:rsidRPr="000A0BD7" w:rsidRDefault="00DF4DB5" w:rsidP="00BA095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b w:val="0"/>
                <w:color w:val="000000"/>
                <w:sz w:val="24"/>
                <w:szCs w:val="24"/>
                <w:lang w:val="en-US"/>
              </w:rPr>
              <w:t>Description</w:t>
            </w:r>
          </w:p>
        </w:tc>
      </w:tr>
      <w:tr w:rsidR="00DF4DB5" w:rsidRPr="000A0BD7" w14:paraId="0514FC6E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449EE5A3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</w:t>
            </w:r>
          </w:p>
        </w:tc>
        <w:tc>
          <w:tcPr>
            <w:tcW w:w="1803" w:type="dxa"/>
            <w:shd w:val="clear" w:color="auto" w:fill="auto"/>
          </w:tcPr>
          <w:p w14:paraId="1EDC79EE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F00028 - </w:t>
            </w:r>
          </w:p>
        </w:tc>
        <w:tc>
          <w:tcPr>
            <w:tcW w:w="1803" w:type="dxa"/>
            <w:shd w:val="clear" w:color="auto" w:fill="auto"/>
          </w:tcPr>
          <w:p w14:paraId="0B3E5F87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61.253</w:t>
            </w:r>
          </w:p>
        </w:tc>
        <w:tc>
          <w:tcPr>
            <w:tcW w:w="1803" w:type="dxa"/>
            <w:shd w:val="clear" w:color="auto" w:fill="auto"/>
          </w:tcPr>
          <w:p w14:paraId="72E37D21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4.1e-3</w:t>
            </w:r>
          </w:p>
        </w:tc>
        <w:tc>
          <w:tcPr>
            <w:tcW w:w="1804" w:type="dxa"/>
            <w:shd w:val="clear" w:color="auto" w:fill="auto"/>
          </w:tcPr>
          <w:p w14:paraId="1C4458F2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 domain</w:t>
            </w:r>
          </w:p>
        </w:tc>
      </w:tr>
      <w:tr w:rsidR="00DF4DB5" w:rsidRPr="000A0BD7" w14:paraId="646E43E3" w14:textId="77777777" w:rsidTr="00BA09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1124CA80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_C</w:t>
            </w:r>
            <w:proofErr w:type="spellEnd"/>
          </w:p>
        </w:tc>
        <w:tc>
          <w:tcPr>
            <w:tcW w:w="1803" w:type="dxa"/>
            <w:shd w:val="clear" w:color="auto" w:fill="auto"/>
          </w:tcPr>
          <w:p w14:paraId="4B794F5D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F01049</w:t>
            </w:r>
          </w:p>
        </w:tc>
        <w:tc>
          <w:tcPr>
            <w:tcW w:w="1803" w:type="dxa"/>
            <w:shd w:val="clear" w:color="auto" w:fill="auto"/>
          </w:tcPr>
          <w:p w14:paraId="07E68BD7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734.878</w:t>
            </w:r>
          </w:p>
        </w:tc>
        <w:tc>
          <w:tcPr>
            <w:tcW w:w="1803" w:type="dxa"/>
            <w:shd w:val="clear" w:color="auto" w:fill="auto"/>
          </w:tcPr>
          <w:p w14:paraId="328F5D8B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6.7e-49</w:t>
            </w:r>
          </w:p>
        </w:tc>
        <w:tc>
          <w:tcPr>
            <w:tcW w:w="1804" w:type="dxa"/>
            <w:shd w:val="clear" w:color="auto" w:fill="auto"/>
          </w:tcPr>
          <w:p w14:paraId="41047E4E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 cytoplasmic region</w:t>
            </w:r>
          </w:p>
        </w:tc>
      </w:tr>
      <w:tr w:rsidR="00DF4DB5" w:rsidRPr="000A0BD7" w14:paraId="491FA383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752F353A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_pro</w:t>
            </w:r>
            <w:proofErr w:type="spellEnd"/>
          </w:p>
        </w:tc>
        <w:tc>
          <w:tcPr>
            <w:tcW w:w="1803" w:type="dxa"/>
            <w:shd w:val="clear" w:color="auto" w:fill="auto"/>
          </w:tcPr>
          <w:p w14:paraId="2F19E323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F08758</w:t>
            </w:r>
          </w:p>
        </w:tc>
        <w:tc>
          <w:tcPr>
            <w:tcW w:w="1803" w:type="dxa"/>
            <w:shd w:val="clear" w:color="auto" w:fill="auto"/>
          </w:tcPr>
          <w:p w14:paraId="0F2B934E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7.116</w:t>
            </w:r>
          </w:p>
        </w:tc>
        <w:tc>
          <w:tcPr>
            <w:tcW w:w="1803" w:type="dxa"/>
            <w:shd w:val="clear" w:color="auto" w:fill="auto"/>
          </w:tcPr>
          <w:p w14:paraId="15BEC5CB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5e-31</w:t>
            </w:r>
          </w:p>
        </w:tc>
        <w:tc>
          <w:tcPr>
            <w:tcW w:w="1804" w:type="dxa"/>
            <w:shd w:val="clear" w:color="auto" w:fill="auto"/>
          </w:tcPr>
          <w:p w14:paraId="52B6C7E6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 pro domain like</w:t>
            </w:r>
          </w:p>
        </w:tc>
      </w:tr>
      <w:tr w:rsidR="00DF4DB5" w:rsidRPr="000A0BD7" w14:paraId="6827ACC8" w14:textId="77777777" w:rsidTr="00BA095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5DD0B413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ET_CLD1</w:t>
            </w:r>
          </w:p>
        </w:tc>
        <w:tc>
          <w:tcPr>
            <w:tcW w:w="1803" w:type="dxa"/>
            <w:shd w:val="clear" w:color="auto" w:fill="auto"/>
          </w:tcPr>
          <w:p w14:paraId="2A9934CA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F17756</w:t>
            </w:r>
          </w:p>
        </w:tc>
        <w:tc>
          <w:tcPr>
            <w:tcW w:w="1803" w:type="dxa"/>
            <w:shd w:val="clear" w:color="auto" w:fill="auto"/>
          </w:tcPr>
          <w:p w14:paraId="528AF4D6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521.559</w:t>
            </w:r>
          </w:p>
        </w:tc>
        <w:tc>
          <w:tcPr>
            <w:tcW w:w="1803" w:type="dxa"/>
            <w:shd w:val="clear" w:color="auto" w:fill="auto"/>
          </w:tcPr>
          <w:p w14:paraId="37DF8C36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17</w:t>
            </w:r>
          </w:p>
        </w:tc>
        <w:tc>
          <w:tcPr>
            <w:tcW w:w="1804" w:type="dxa"/>
            <w:shd w:val="clear" w:color="auto" w:fill="auto"/>
          </w:tcPr>
          <w:p w14:paraId="1612BEA0" w14:textId="77777777" w:rsidR="00DF4DB5" w:rsidRPr="000A0BD7" w:rsidRDefault="00DF4DB5" w:rsidP="00BA09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ET Cadherin like domain 1</w:t>
            </w:r>
          </w:p>
        </w:tc>
      </w:tr>
      <w:tr w:rsidR="00DF4DB5" w:rsidRPr="000A0BD7" w14:paraId="6042644D" w14:textId="77777777" w:rsidTr="00BA09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shd w:val="clear" w:color="auto" w:fill="auto"/>
          </w:tcPr>
          <w:p w14:paraId="551C5863" w14:textId="77777777" w:rsidR="00DF4DB5" w:rsidRPr="000A0BD7" w:rsidRDefault="00DF4DB5" w:rsidP="00BA0956">
            <w:pPr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_3</w:t>
            </w:r>
          </w:p>
        </w:tc>
        <w:tc>
          <w:tcPr>
            <w:tcW w:w="1803" w:type="dxa"/>
            <w:shd w:val="clear" w:color="auto" w:fill="auto"/>
          </w:tcPr>
          <w:p w14:paraId="3B779EBD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F16184</w:t>
            </w:r>
          </w:p>
        </w:tc>
        <w:tc>
          <w:tcPr>
            <w:tcW w:w="1803" w:type="dxa"/>
            <w:shd w:val="clear" w:color="auto" w:fill="auto"/>
          </w:tcPr>
          <w:p w14:paraId="77118B27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357.428</w:t>
            </w:r>
          </w:p>
        </w:tc>
        <w:tc>
          <w:tcPr>
            <w:tcW w:w="1803" w:type="dxa"/>
            <w:shd w:val="clear" w:color="auto" w:fill="auto"/>
          </w:tcPr>
          <w:p w14:paraId="771456D8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39</w:t>
            </w:r>
          </w:p>
        </w:tc>
        <w:tc>
          <w:tcPr>
            <w:tcW w:w="1804" w:type="dxa"/>
            <w:shd w:val="clear" w:color="auto" w:fill="auto"/>
          </w:tcPr>
          <w:p w14:paraId="62548A16" w14:textId="77777777" w:rsidR="00DF4DB5" w:rsidRPr="000A0BD7" w:rsidRDefault="00DF4DB5" w:rsidP="00BA095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A0BD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dherin like</w:t>
            </w:r>
          </w:p>
        </w:tc>
      </w:tr>
    </w:tbl>
    <w:p w14:paraId="6E0ED6E8" w14:textId="77777777" w:rsidR="00DF4DB5" w:rsidRDefault="00DF4DB5" w:rsidP="0039624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4A576290" w14:textId="77777777" w:rsidR="00A5099F" w:rsidRPr="00A5099F" w:rsidRDefault="00A5099F" w:rsidP="00A5099F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A5099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Docking Analysis of the putative anticancer AMPs and Cadherin 1</w:t>
      </w:r>
    </w:p>
    <w:p w14:paraId="156D17E4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5DE45E9D" wp14:editId="1D0E9F14">
            <wp:extent cx="396000" cy="40298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6000" cy="402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54F98746" wp14:editId="03C76D70">
            <wp:extent cx="324000" cy="453776"/>
            <wp:effectExtent l="0" t="0" r="0" b="381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4000" cy="453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14BE0F79" wp14:editId="5A6447C2">
            <wp:extent cx="324000" cy="396653"/>
            <wp:effectExtent l="0" t="0" r="0" b="381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4000" cy="396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A36AF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OO1_Cadherin 1 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BOO2_Cadherin 1 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BOO3_Cadherin 1 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    </w:t>
      </w:r>
    </w:p>
    <w:p w14:paraId="75509B88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5421BD29" wp14:editId="2D62A603">
            <wp:extent cx="432000" cy="475506"/>
            <wp:effectExtent l="0" t="0" r="6350" b="127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2000" cy="475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noProof/>
          <w:color w:val="000000"/>
          <w:sz w:val="24"/>
          <w:szCs w:val="24"/>
          <w:lang w:eastAsia="en-ZA"/>
        </w:rPr>
        <w:drawing>
          <wp:inline distT="0" distB="0" distL="0" distR="0" wp14:anchorId="3C878BF2" wp14:editId="37108800">
            <wp:extent cx="396000" cy="458475"/>
            <wp:effectExtent l="0" t="0" r="444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96000" cy="45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6BA6F2" w14:textId="77777777" w:rsidR="00DF4DB5" w:rsidRPr="000A0BD7" w:rsidRDefault="00DF4DB5" w:rsidP="00DF4DB5">
      <w:pPr>
        <w:spacing w:line="240" w:lineRule="auto"/>
        <w:ind w:left="1440"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>BOO4_Cadherin 1</w:t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BOO5_Cadherin 1</w:t>
      </w:r>
    </w:p>
    <w:p w14:paraId="2CF0532E" w14:textId="77777777" w:rsidR="00DF4DB5" w:rsidRPr="000A0BD7" w:rsidRDefault="0039624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Figure S4</w:t>
      </w:r>
      <w:r w:rsidR="00DF4DB5" w:rsidRPr="000A0BD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:</w:t>
      </w:r>
      <w:r w:rsidR="00DF4DB5"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teraction Analysis of the Cadherin 1 and anticancer AMPs. The blue </w:t>
      </w:r>
      <w:proofErr w:type="spellStart"/>
      <w:r w:rsidR="00DF4DB5"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>colour</w:t>
      </w:r>
      <w:proofErr w:type="spellEnd"/>
      <w:r w:rsidR="00DF4DB5" w:rsidRPr="000A0BD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dicates the protein, cadherin 1 and the red, indicates putative anticancer AMPs.</w:t>
      </w:r>
    </w:p>
    <w:p w14:paraId="1AB3C735" w14:textId="77777777" w:rsidR="00DF4DB5" w:rsidRPr="000A0BD7" w:rsidRDefault="00DF4DB5" w:rsidP="00DF4DB5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7DEDF845" w14:textId="77777777" w:rsidR="00DF4DB5" w:rsidRPr="000A0BD7" w:rsidRDefault="00DF4DB5" w:rsidP="00DF4DB5">
      <w:pPr>
        <w:tabs>
          <w:tab w:val="left" w:pos="2010"/>
        </w:tabs>
        <w:spacing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2D5A5BDD" w14:textId="77777777" w:rsidR="005D7103" w:rsidRDefault="005D7103"/>
    <w:sectPr w:rsidR="005D7103" w:rsidSect="00332F2F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701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4FF7E8" w14:textId="77777777" w:rsidR="00150AB7" w:rsidRDefault="00150AB7">
      <w:pPr>
        <w:spacing w:after="0" w:line="240" w:lineRule="auto"/>
      </w:pPr>
      <w:r>
        <w:separator/>
      </w:r>
    </w:p>
  </w:endnote>
  <w:endnote w:type="continuationSeparator" w:id="0">
    <w:p w14:paraId="6EE591C4" w14:textId="77777777" w:rsidR="00150AB7" w:rsidRDefault="00150A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Noto Serif CJK SC">
    <w:charset w:val="00"/>
    <w:family w:val="auto"/>
    <w:pitch w:val="variable"/>
  </w:font>
  <w:font w:name="Lohit Devanagari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Pro-Regular"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D6FABA" w14:textId="77777777" w:rsidR="00A703C7" w:rsidRDefault="00150AB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120138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19140E" w14:textId="77777777" w:rsidR="00A703C7" w:rsidRDefault="00036C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235D70" w14:textId="77777777" w:rsidR="00A703C7" w:rsidRDefault="00150AB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8A3D0E" w14:textId="77777777" w:rsidR="00A703C7" w:rsidRDefault="00150A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01F5808" w14:textId="77777777" w:rsidR="00150AB7" w:rsidRDefault="00150AB7">
      <w:pPr>
        <w:spacing w:after="0" w:line="240" w:lineRule="auto"/>
      </w:pPr>
      <w:r>
        <w:separator/>
      </w:r>
    </w:p>
  </w:footnote>
  <w:footnote w:type="continuationSeparator" w:id="0">
    <w:p w14:paraId="3A521D0B" w14:textId="77777777" w:rsidR="00150AB7" w:rsidRDefault="00150A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843739" w14:textId="77777777" w:rsidR="00A703C7" w:rsidRDefault="00150AB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213795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F2B815D" w14:textId="77777777" w:rsidR="00A703C7" w:rsidRDefault="00036CE7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30E98C4" w14:textId="77777777" w:rsidR="00A703C7" w:rsidRDefault="00150AB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13E21A1" w14:textId="77777777" w:rsidR="00A703C7" w:rsidRDefault="00150AB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BC4CD4"/>
    <w:multiLevelType w:val="hybridMultilevel"/>
    <w:tmpl w:val="87CADA7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5D5935"/>
    <w:multiLevelType w:val="hybridMultilevel"/>
    <w:tmpl w:val="87CADA7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FC7EAC"/>
    <w:multiLevelType w:val="hybridMultilevel"/>
    <w:tmpl w:val="87CADA7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F4DB5"/>
    <w:rsid w:val="00036CE7"/>
    <w:rsid w:val="00094B49"/>
    <w:rsid w:val="00096A95"/>
    <w:rsid w:val="00150AB7"/>
    <w:rsid w:val="00211C94"/>
    <w:rsid w:val="00396245"/>
    <w:rsid w:val="005D7103"/>
    <w:rsid w:val="00707473"/>
    <w:rsid w:val="00971B28"/>
    <w:rsid w:val="009C6C8C"/>
    <w:rsid w:val="009E5682"/>
    <w:rsid w:val="00A5099F"/>
    <w:rsid w:val="00C14EDB"/>
    <w:rsid w:val="00D51063"/>
    <w:rsid w:val="00DF4D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82587B"/>
  <w15:chartTrackingRefBased/>
  <w15:docId w15:val="{EAA90CDE-D249-450A-A58D-E6E5D5DB7A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4DB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Contents">
    <w:name w:val="Table Contents"/>
    <w:basedOn w:val="Normal"/>
    <w:rsid w:val="00DF4DB5"/>
    <w:pPr>
      <w:suppressLineNumbers/>
      <w:suppressAutoHyphens/>
      <w:autoSpaceDN w:val="0"/>
      <w:spacing w:after="0" w:line="240" w:lineRule="auto"/>
    </w:pPr>
    <w:rPr>
      <w:rFonts w:ascii="Liberation Serif" w:eastAsia="Noto Serif CJK SC" w:hAnsi="Liberation Serif" w:cs="Lohit Devanagari"/>
      <w:kern w:val="3"/>
      <w:sz w:val="24"/>
      <w:szCs w:val="24"/>
      <w:lang w:eastAsia="zh-CN" w:bidi="hi-IN"/>
    </w:rPr>
  </w:style>
  <w:style w:type="table" w:styleId="ListTable6Colorful">
    <w:name w:val="List Table 6 Colorful"/>
    <w:basedOn w:val="TableNormal"/>
    <w:uiPriority w:val="51"/>
    <w:rsid w:val="00DF4DB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eader">
    <w:name w:val="header"/>
    <w:basedOn w:val="Normal"/>
    <w:link w:val="HeaderChar"/>
    <w:uiPriority w:val="99"/>
    <w:unhideWhenUsed/>
    <w:rsid w:val="00DF4D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4DB5"/>
  </w:style>
  <w:style w:type="paragraph" w:styleId="Footer">
    <w:name w:val="footer"/>
    <w:basedOn w:val="Normal"/>
    <w:link w:val="FooterChar"/>
    <w:uiPriority w:val="99"/>
    <w:unhideWhenUsed/>
    <w:rsid w:val="00DF4D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4DB5"/>
  </w:style>
  <w:style w:type="paragraph" w:styleId="ListParagraph">
    <w:name w:val="List Paragraph"/>
    <w:basedOn w:val="Normal"/>
    <w:uiPriority w:val="34"/>
    <w:qFormat/>
    <w:rsid w:val="00DF4DB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F4D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4DB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71B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1B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1B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1B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1B2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footer" Target="footer2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oter" Target="footer3.xml"/><Relationship Id="rId10" Type="http://schemas.openxmlformats.org/officeDocument/2006/relationships/image" Target="media/image4.png"/><Relationship Id="rId19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3</Words>
  <Characters>349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alekan Bakare</dc:creator>
  <cp:keywords/>
  <dc:description/>
  <cp:lastModifiedBy>Mel Phimester</cp:lastModifiedBy>
  <cp:revision>2</cp:revision>
  <dcterms:created xsi:type="dcterms:W3CDTF">2020-07-09T03:52:00Z</dcterms:created>
  <dcterms:modified xsi:type="dcterms:W3CDTF">2020-07-09T03:52:00Z</dcterms:modified>
</cp:coreProperties>
</file>